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41022DA" w:rsidR="00CB5DF3" w:rsidRPr="00004A7E" w:rsidRDefault="0084523A" w:rsidP="000D6A57">
      <w:pPr>
        <w:ind w:firstLine="720"/>
      </w:pPr>
      <w:r w:rsidRPr="00004A7E">
        <w:t xml:space="preserve">Systems-based approaches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C84256" w:rsidRPr="00004A7E">
        <w:t>The most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FE7819" w:rsidRPr="00004A7E">
        <w:t>Thus</w:t>
      </w:r>
      <w:r w:rsidR="00A17FB7" w:rsidRPr="00004A7E">
        <w:t>,</w:t>
      </w:r>
      <w:r w:rsidR="007936C4" w:rsidRPr="00004A7E">
        <w:t xml:space="preserve"> </w:t>
      </w:r>
      <w:r w:rsidR="00B72524" w:rsidRPr="00004A7E">
        <w:t>maintaining biodiversity across ecological scales is a key prerequisite for maximizing portfolio effects</w:t>
      </w:r>
      <w:r w:rsidR="007936C4" w:rsidRPr="00004A7E">
        <w:t xml:space="preserve">. </w:t>
      </w:r>
    </w:p>
    <w:p w14:paraId="4996E729" w14:textId="7D6BB71B" w:rsidR="000414FE" w:rsidRPr="00004A7E" w:rsidRDefault="007936C4" w:rsidP="000414FE">
      <w:pPr>
        <w:ind w:firstLine="720"/>
      </w:pPr>
      <w:r w:rsidRPr="00004A7E">
        <w:t xml:space="preserve">Yet even </w:t>
      </w:r>
      <w:r w:rsidR="000D6A57" w:rsidRPr="00004A7E">
        <w:t>when diversity remains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greater </w:t>
      </w:r>
      <w:proofErr w:type="spellStart"/>
      <w:r w:rsidR="0074218F" w:rsidRPr="00004A7E">
        <w:t>interannual</w:t>
      </w:r>
      <w:proofErr w:type="spellEnd"/>
      <w:r w:rsidR="0074218F" w:rsidRPr="00004A7E">
        <w:t xml:space="preserve"> variability in the returns of individual stocks, greater synchrony,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379CA5F4" w:rsidR="002F4A0D" w:rsidRPr="00004A7E" w:rsidRDefault="00A9799C" w:rsidP="000414FE">
      <w:pPr>
        <w:ind w:firstLine="720"/>
      </w:pPr>
      <w:r w:rsidRPr="00004A7E">
        <w:t>A</w:t>
      </w:r>
      <w:r w:rsidR="003601E6" w:rsidRPr="00004A7E">
        <w:t xml:space="preserve">ggregate variability </w:t>
      </w:r>
      <w:r w:rsidR="00B72524" w:rsidRPr="00004A7E">
        <w:t>is fundamentally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distinct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systems-based approaches</w:t>
      </w:r>
      <w:r w:rsidR="00925958" w:rsidRPr="00004A7E">
        <w:t>.</w:t>
      </w:r>
      <w:r w:rsidR="00A17FB7" w:rsidRPr="00004A7E">
        <w:t xml:space="preserve"> </w:t>
      </w:r>
      <w:r w:rsidR="00A17FB7" w:rsidRPr="00004A7E">
        <w:lastRenderedPageBreak/>
        <w:t xml:space="preserve">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 resulting in</w:t>
      </w:r>
      <w:r w:rsidR="0084523A" w:rsidRPr="00004A7E">
        <w:t xml:space="preserve"> </w:t>
      </w:r>
      <w:r w:rsidR="003601E6" w:rsidRPr="00004A7E">
        <w:t xml:space="preserve">socio-economic costs (Cline et al. 2017). </w:t>
      </w:r>
    </w:p>
    <w:p w14:paraId="3EC60C4C" w14:textId="176DBF97" w:rsidR="001F0FFF" w:rsidRPr="00004A7E"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increased component variability and synchrony </w:t>
      </w:r>
      <w:r w:rsidR="007F7DA1" w:rsidRPr="00004A7E">
        <w:t xml:space="preserve">as opposed to changes in underlying population </w:t>
      </w:r>
      <w:r w:rsidR="001F0FFF" w:rsidRPr="00004A7E">
        <w:t xml:space="preserve">productivity. </w:t>
      </w:r>
      <w:r w:rsidRPr="00004A7E">
        <w:t xml:space="preserve">Declines in abundance and productivity appear to be particularly widespread among exploited fishes (Peterman and Dorner 2012; Britten et al. 2016), and are likely to become more common due to persistent stressors such as climate change (Oliver et al. 2015). </w:t>
      </w:r>
      <w:r w:rsidR="003B4045" w:rsidRPr="00004A7E">
        <w:t>Additionally previous analyses of portfolio effects have</w:t>
      </w:r>
      <w:r w:rsidRPr="00004A7E">
        <w:t xml:space="preserve"> typically</w:t>
      </w:r>
      <w:r w:rsidR="003B4045" w:rsidRPr="00004A7E">
        <w:t xml:space="preserve"> </w:t>
      </w:r>
      <w:r w:rsidR="00FE7819" w:rsidRPr="00004A7E">
        <w:t xml:space="preserve">examined </w:t>
      </w:r>
      <w:r w:rsidRPr="00004A7E">
        <w:t xml:space="preserve">changes in </w:t>
      </w:r>
      <w:r w:rsidR="00D73CE1" w:rsidRPr="00004A7E">
        <w:t xml:space="preserve">metrics such as </w:t>
      </w:r>
      <w:r w:rsidRPr="00004A7E">
        <w:t>absolute abund</w:t>
      </w:r>
      <w:r w:rsidR="00D73CE1" w:rsidRPr="00004A7E">
        <w:t>ance or catch.</w:t>
      </w:r>
      <w:r w:rsidRPr="00004A7E">
        <w:t xml:space="preserve"> </w:t>
      </w:r>
      <w:r w:rsidR="00D73CE1" w:rsidRPr="00004A7E">
        <w:t>Y</w:t>
      </w:r>
      <w:r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Pr="00004A7E">
        <w:t xml:space="preserve">. The performance of systems-based approaches will be improved by a better understanding of how portfolio effects interact with </w:t>
      </w:r>
      <w:r w:rsidR="00170B1A" w:rsidRPr="00004A7E">
        <w:t xml:space="preserve">various </w:t>
      </w:r>
      <w:r w:rsidRPr="00004A7E">
        <w:t>productivity</w:t>
      </w:r>
      <w:r w:rsidR="00170B1A" w:rsidRPr="00004A7E">
        <w:t xml:space="preserve"> regimes to influence</w:t>
      </w:r>
      <w:r w:rsidRPr="00004A7E">
        <w:t xml:space="preserve"> </w:t>
      </w:r>
      <w:r w:rsidR="00170B1A" w:rsidRPr="00004A7E">
        <w:t xml:space="preserve">different </w:t>
      </w:r>
      <w:r w:rsidRPr="00004A7E">
        <w:t xml:space="preserve">management objectives. </w:t>
      </w:r>
    </w:p>
    <w:p w14:paraId="5335E5EC" w14:textId="69078A63"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 xml:space="preserve">the probability of achieving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w:t>
      </w:r>
      <w:r w:rsidRPr="00004A7E">
        <w:lastRenderedPageBreak/>
        <w:t xml:space="preserve">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15A90601"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the fisheries can b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0"/>
      <w:r w:rsidR="00DB21CE" w:rsidRPr="00004A7E">
        <w:t xml:space="preserve"> A recent assessment under Canada’s Wild Salmon Policy concluded that nine CUs were within the critical zone, 11 were within the cautious zone, and three were healthy (WSP 2017).</w:t>
      </w:r>
      <w:commentRangeEnd w:id="0"/>
      <w:r w:rsidR="00DB21CE" w:rsidRPr="00004A7E">
        <w:rPr>
          <w:rStyle w:val="CommentReference"/>
          <w:sz w:val="22"/>
          <w:szCs w:val="22"/>
        </w:rPr>
        <w:commentReference w:id="0"/>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i.e. the number of spawning fish and catch produced by a </w:t>
      </w:r>
      <w:proofErr w:type="spellStart"/>
      <w:r w:rsidRPr="00004A7E">
        <w:t>spawners</w:t>
      </w:r>
      <w:proofErr w:type="spellEnd"/>
      <w:r w:rsidRPr="00004A7E">
        <w:t xml:space="preserve"> in a given brood year, minus an adjustment for </w:t>
      </w:r>
      <w:proofErr w:type="spellStart"/>
      <w:r w:rsidRPr="00004A7E">
        <w:t>en</w:t>
      </w:r>
      <w:proofErr w:type="spellEnd"/>
      <w:r w:rsidRPr="00004A7E">
        <w:t xml:space="preserve">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proofErr w:type="gramStart"/>
      <w:r w:rsidRPr="00004A7E">
        <w:t>Table 1.</w:t>
      </w:r>
      <w:proofErr w:type="gramEnd"/>
      <w:r w:rsidRPr="00004A7E">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w:t>
            </w:r>
            <w:r w:rsidRPr="00004A7E">
              <w:lastRenderedPageBreak/>
              <w:t>Francois</w:t>
            </w:r>
          </w:p>
        </w:tc>
        <w:tc>
          <w:tcPr>
            <w:tcW w:w="1327" w:type="dxa"/>
          </w:tcPr>
          <w:p w14:paraId="6A70FA86" w14:textId="77777777" w:rsidR="00DB21CE" w:rsidRPr="00004A7E" w:rsidRDefault="00DB21CE" w:rsidP="002B0F36">
            <w:proofErr w:type="spellStart"/>
            <w:r w:rsidRPr="00004A7E">
              <w:lastRenderedPageBreak/>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5419E4"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w:t>
      </w:r>
      <w:r w:rsidRPr="00004A7E">
        <w:lastRenderedPageBreak/>
        <w:t xml:space="preserve">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11A7F9D6" w:rsidR="00DB21CE" w:rsidRPr="00004A7E" w:rsidRDefault="00DB21CE" w:rsidP="00DB21CE">
      <w:r w:rsidRPr="00004A7E">
        <w:tab/>
        <w:t xml:space="preserve">To explore changes in aggregate variability of Fraser River sockeye salmon, we generated time series </w:t>
      </w:r>
      <w:proofErr w:type="gramStart"/>
      <w:r w:rsidRPr="00004A7E">
        <w:t xml:space="preserve">of </w:t>
      </w:r>
      <w:proofErr w:type="gramEnd"/>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r w:rsidR="00FE7607" w:rsidRPr="00004A7E">
        <w:rPr>
          <w:highlight w:val="yellow"/>
        </w:rPr>
        <w:t>INSERT BLURB ON BAYES</w:t>
      </w:r>
      <w:r w:rsidR="00232F8F" w:rsidRPr="00004A7E">
        <w:rPr>
          <w:highlight w:val="yellow"/>
        </w:rPr>
        <w:t>I</w:t>
      </w:r>
      <w:r w:rsidR="00FE7607" w:rsidRPr="00004A7E">
        <w:rPr>
          <w:highlight w:val="yellow"/>
        </w:rPr>
        <w:t>A</w:t>
      </w:r>
      <w:r w:rsidR="00232F8F" w:rsidRPr="00004A7E">
        <w:rPr>
          <w:highlight w:val="yellow"/>
        </w:rPr>
        <w:t>N SAMPLE FOR PIs</w:t>
      </w:r>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To place these changes in a broader management context, we also present temporal changes in observed productivity,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w:t>
      </w:r>
      <w:r w:rsidRPr="00004A7E">
        <w:lastRenderedPageBreak/>
        <w:t>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1"/>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1"/>
      <w:r w:rsidRPr="00004A7E">
        <w:rPr>
          <w:rStyle w:val="CommentReference"/>
          <w:sz w:val="22"/>
          <w:szCs w:val="22"/>
        </w:rPr>
        <w:commentReference w:id="1"/>
      </w:r>
      <w:r w:rsidRPr="00004A7E">
        <w:t xml:space="preserve">). To account for autocorrelation and incorporate covariation among CUs we simulated deviations from the stock-recruitment relationship as </w:t>
      </w:r>
    </w:p>
    <w:p w14:paraId="650582B4" w14:textId="382CFC17" w:rsidR="00DB21CE" w:rsidRPr="00004A7E" w:rsidRDefault="00237D76" w:rsidP="00DB21CE">
      <w:pPr>
        <w:tabs>
          <w:tab w:val="left" w:pos="284"/>
        </w:tabs>
      </w:pPr>
      <w:r w:rsidRPr="00004A7E">
        <w:t xml:space="preserve"> Equation 5</w:t>
      </w:r>
      <w:r w:rsidRPr="00004A7E">
        <w:tab/>
      </w:r>
      <w:r w:rsidRPr="00004A7E">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5419E4"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5419E4"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77777777" w:rsidR="00FE7607" w:rsidRPr="00004A7E" w:rsidRDefault="00E14BC0" w:rsidP="00DB21CE">
      <w:pPr>
        <w:ind w:firstLine="720"/>
      </w:pPr>
      <w:r w:rsidRPr="00004A7E">
        <w:lastRenderedPageBreak/>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7A15D838" w14:textId="6FEEBB91"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skewed multivariate normal distribution that was identical to the distribution in equation 5, but 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2"/>
      <w:r w:rsidR="00237D76" w:rsidRPr="00004A7E">
        <w:rPr>
          <w:rFonts w:eastAsiaTheme="minorEastAsia"/>
        </w:rPr>
        <w:t>We chose this value</w:t>
      </w:r>
      <w:r w:rsidR="00AB5769" w:rsidRPr="00004A7E">
        <w:rPr>
          <w:rFonts w:eastAsiaTheme="minorEastAsia"/>
        </w:rPr>
        <w:t xml:space="preserve"> because it is slightly more extreme than estimates of </w:t>
      </w:r>
      <w:r w:rsidR="00237D76" w:rsidRPr="00004A7E">
        <w:rPr>
          <w:rFonts w:eastAsiaTheme="minorEastAsia"/>
        </w:rPr>
        <w:t>skewness</w:t>
      </w:r>
      <w:r w:rsidR="00AB5769" w:rsidRPr="00004A7E">
        <w:rPr>
          <w:rFonts w:eastAsiaTheme="minorEastAsia"/>
        </w:rPr>
        <w:t xml:space="preserve"> </w:t>
      </w:r>
      <w:r w:rsidR="00237D76" w:rsidRPr="00004A7E">
        <w:rPr>
          <w:rFonts w:eastAsiaTheme="minorEastAsia"/>
        </w:rPr>
        <w:t>within the historical dataset</w:t>
      </w:r>
      <w:r w:rsidR="00AB5769" w:rsidRPr="00004A7E">
        <w:rPr>
          <w:rFonts w:eastAsiaTheme="minorEastAsia"/>
        </w:rPr>
        <w:t xml:space="preserve"> (median</w:t>
      </w:r>
      <w:r w:rsidR="00DF2370" w:rsidRPr="00004A7E">
        <w:rPr>
          <w:rFonts w:eastAsiaTheme="minorEastAsia"/>
        </w:rPr>
        <w:t xml:space="preserve"> among all CUs</w:t>
      </w:r>
      <w:r w:rsidR="00AB5769" w:rsidRPr="00004A7E">
        <w:rPr>
          <w:rFonts w:eastAsiaTheme="minorEastAsia"/>
        </w:rPr>
        <w:t xml:space="preserve"> = 0,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2"/>
      <w:r w:rsidR="00FE7607" w:rsidRPr="00004A7E">
        <w:rPr>
          <w:rStyle w:val="CommentReference"/>
          <w:sz w:val="22"/>
          <w:szCs w:val="22"/>
        </w:rPr>
        <w:commentReference w:id="2"/>
      </w:r>
      <w:r w:rsidR="00517572" w:rsidRPr="00004A7E">
        <w:rPr>
          <w:rFonts w:eastAsiaTheme="minorEastAsia"/>
        </w:rPr>
        <w:t xml:space="preserve"> In the “severe decline” scenario, we used a skewed multivariate Student </w:t>
      </w:r>
      <w:r w:rsidR="00517572"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378F1866"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proofErr w:type="gramStart"/>
      <w:r w:rsidRPr="00004A7E">
        <w:rPr>
          <w:rFonts w:eastAsiaTheme="minorEastAsia"/>
        </w:rPr>
        <w:lastRenderedPageBreak/>
        <w:t>Figure 1.</w:t>
      </w:r>
      <w:proofErr w:type="gramEnd"/>
      <w:r w:rsidRPr="00004A7E">
        <w:rPr>
          <w:rFonts w:eastAsiaTheme="minorEastAsia"/>
        </w:rPr>
        <w:t xml:space="preserve">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t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w:t>
      </w:r>
      <w:proofErr w:type="spellStart"/>
      <w:r w:rsidRPr="00004A7E">
        <w:t>en</w:t>
      </w:r>
      <w:proofErr w:type="spellEnd"/>
      <w:r w:rsidRPr="00004A7E">
        <w:t xml:space="preserve">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w:t>
      </w:r>
      <w:proofErr w:type="spellStart"/>
      <w:r w:rsidRPr="00004A7E">
        <w:t>en</w:t>
      </w:r>
      <w:proofErr w:type="spellEnd"/>
      <w:r w:rsidRPr="00004A7E">
        <w:t xml:space="preserve">-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w:t>
      </w:r>
      <w:proofErr w:type="spellStart"/>
      <w:r w:rsidRPr="00004A7E">
        <w:t>en</w:t>
      </w:r>
      <w:proofErr w:type="spellEnd"/>
      <w:r w:rsidRPr="00004A7E">
        <w:t xml:space="preserve">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7C0FAF02"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w:t>
      </w:r>
      <w:r w:rsidRPr="00004A7E">
        <w:rPr>
          <w:rFonts w:eastAsiaTheme="minorEastAsia"/>
        </w:rPr>
        <w:lastRenderedPageBreak/>
        <w:t xml:space="preserve">representing a distinct component variability and synchrony “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re plausible for sockeye salmon. Specifically, 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 (i.e. 25% larger than the largest </w:t>
      </w:r>
      <m:oMath>
        <m:r>
          <w:rPr>
            <w:rFonts w:ascii="Cambria Math" w:hAnsi="Cambria Math"/>
          </w:rPr>
          <m:t>σ</m:t>
        </m:r>
      </m:oMath>
      <w:r w:rsidR="00A177E5" w:rsidRPr="00004A7E">
        <w:rPr>
          <w:rFonts w:eastAsiaTheme="minorEastAsia"/>
        </w:rPr>
        <w:t xml:space="preserve"> </w:t>
      </w:r>
      <w:r w:rsidR="005D007A" w:rsidRPr="00004A7E">
        <w:rPr>
          <w:rFonts w:eastAsiaTheme="minorEastAsia"/>
        </w:rPr>
        <w:t xml:space="preserve">in Table 1). </w:t>
      </w:r>
      <w:r w:rsidRPr="00004A7E">
        <w:rPr>
          <w:rFonts w:eastAsiaTheme="minorEastAsia"/>
        </w:rPr>
        <w:t xml:space="preserve">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d even </w:t>
      </w:r>
      <w:commentRangeStart w:id="4"/>
      <w:r w:rsidRPr="00004A7E">
        <w:t>further</w:t>
      </w:r>
      <w:commentRangeEnd w:id="4"/>
      <w:r w:rsidR="005D007A" w:rsidRPr="00004A7E">
        <w:rPr>
          <w:rStyle w:val="CommentReference"/>
          <w:sz w:val="22"/>
          <w:szCs w:val="22"/>
        </w:rPr>
        <w:commentReference w:id="4"/>
      </w:r>
      <w:r w:rsidRPr="00004A7E">
        <w:t>.</w:t>
      </w:r>
      <w:r w:rsidR="00237D76" w:rsidRPr="00004A7E">
        <w:t xml:space="preserve"> </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proofErr w:type="gramStart"/>
      <w:r w:rsidRPr="00004A7E">
        <w:t>Table 3.</w:t>
      </w:r>
      <w:proofErr w:type="gramEnd"/>
      <w:r w:rsidRPr="00004A7E">
        <w:t xml:space="preserve">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The inverse of the temporal coefficient of variation in aggregate catch (i.e</w:t>
            </w:r>
            <w:proofErr w:type="gramStart"/>
            <w:r w:rsidRPr="00004A7E">
              <w:t xml:space="preserve">. </w:t>
            </w:r>
            <w:proofErr w:type="gramEnd"/>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8149F5F" w:rsidR="00DB21CE" w:rsidRPr="00004A7E" w:rsidRDefault="00DB21CE" w:rsidP="008730E1">
      <w:pPr>
        <w:ind w:firstLine="720"/>
        <w:rPr>
          <w:rFonts w:ascii="Calibri" w:hAnsi="Calibri"/>
        </w:rPr>
      </w:pPr>
      <w:r w:rsidRPr="00004A7E">
        <w:rPr>
          <w:rFonts w:eastAsiaTheme="minorEastAsia"/>
        </w:rPr>
        <w:t>Although we focused our analyses on aggregate performance metrics because CV</w:t>
      </w:r>
      <w:r w:rsidRPr="00004A7E">
        <w:rPr>
          <w:rFonts w:eastAsiaTheme="minorEastAsia"/>
          <w:vertAlign w:val="subscript"/>
        </w:rPr>
        <w:t>C</w:t>
      </w:r>
      <w:r w:rsidRPr="00004A7E">
        <w:rPr>
          <w:rFonts w:eastAsiaTheme="minorEastAsia"/>
        </w:rPr>
        <w:t xml:space="preserve"> and synchrony are calculated across groups of populations or species, it is likely that the consequences of increased aggregate variability will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 xml:space="preserve">a low abundance </w:t>
      </w:r>
      <w:r w:rsidRPr="00004A7E">
        <w:rPr>
          <w:rFonts w:eastAsiaTheme="minorEastAsia"/>
        </w:rPr>
        <w:t>CU</w:t>
      </w:r>
      <w:r w:rsidR="008730E1" w:rsidRPr="00004A7E">
        <w:rPr>
          <w:rFonts w:eastAsiaTheme="minorEastAsia"/>
        </w:rPr>
        <w:t xml:space="preserve"> within the Early Summer Run MU</w:t>
      </w:r>
      <w:r w:rsidRPr="00004A7E">
        <w:rPr>
          <w:rFonts w:eastAsiaTheme="minorEastAsia"/>
        </w:rPr>
        <w:t xml:space="preserve"> that is considered at risk</w:t>
      </w:r>
      <w:r w:rsidR="008730E1" w:rsidRPr="00004A7E">
        <w:rPr>
          <w:rFonts w:eastAsiaTheme="minorEastAsia"/>
        </w:rPr>
        <w:t xml:space="preserve"> (</w:t>
      </w:r>
      <w:proofErr w:type="spellStart"/>
      <w:r w:rsidR="008730E1" w:rsidRPr="00004A7E">
        <w:rPr>
          <w:rFonts w:eastAsiaTheme="minorEastAsia"/>
        </w:rPr>
        <w:t>Bowron</w:t>
      </w:r>
      <w:proofErr w:type="spellEnd"/>
      <w:r w:rsidRPr="00004A7E">
        <w:rPr>
          <w:rFonts w:eastAsiaTheme="minorEastAsia"/>
        </w:rPr>
        <w:t>) and an abundant CU</w:t>
      </w:r>
      <w:r w:rsidR="008730E1" w:rsidRPr="00004A7E">
        <w:rPr>
          <w:rFonts w:eastAsiaTheme="minorEastAsia"/>
        </w:rPr>
        <w:t xml:space="preserve"> within the Summer Run MU</w:t>
      </w:r>
      <w:r w:rsidRPr="00004A7E">
        <w:rPr>
          <w:rFonts w:eastAsiaTheme="minorEastAsia"/>
        </w:rPr>
        <w:t xml:space="preserve"> that regularly makes up a considera</w:t>
      </w:r>
      <w:r w:rsidR="008730E1" w:rsidRPr="00004A7E">
        <w:rPr>
          <w:rFonts w:eastAsiaTheme="minorEastAsia"/>
        </w:rPr>
        <w:t>ble portion of commercial catch (</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7777777" w:rsidR="00DB21CE" w:rsidRPr="00004A7E" w:rsidRDefault="00DB21CE" w:rsidP="00DB21CE">
      <w:pPr>
        <w:ind w:firstLine="720"/>
        <w:rPr>
          <w:rFonts w:ascii="Calibri" w:hAnsi="Calibri"/>
        </w:rPr>
      </w:pPr>
      <w:r w:rsidRPr="00004A7E">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2F88082D" w:rsidR="005C2371" w:rsidRPr="00004A7E" w:rsidRDefault="006C2754" w:rsidP="00A91A4F">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Subsequently the aggregate exhibited several years of higher productivity, but productivity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r w:rsidR="005C2371" w:rsidRPr="00004A7E">
        <w:t>)</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the patterns of both metrics due to highly abundant, cyclic CUs and particularly large returns were observed in 2010 and 2014 (catches for 2014 not shown). </w:t>
      </w:r>
    </w:p>
    <w:p w14:paraId="4AE0B96C" w14:textId="3553FB8B"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temporal variability in recruit abundance, weighted by a CU’s relative abundance</w:t>
      </w:r>
      <w:r w:rsidRPr="00004A7E">
        <w:t>) was</w:t>
      </w:r>
      <w:r w:rsidR="008614AB" w:rsidRPr="00004A7E">
        <w:t xml:space="preserve"> relatively low </w:t>
      </w:r>
      <w:r w:rsidR="00C0619A" w:rsidRPr="00004A7E">
        <w:t>in the 1960s, 70s and 90s, but exhibited sharp peaks at the beginning of the time series (1950s) and a second gradual increase durin</w:t>
      </w:r>
      <w:r w:rsidR="00004A7E" w:rsidRPr="00004A7E">
        <w:t>g the past 10-15 years (Figure 2</w:t>
      </w:r>
      <w:r w:rsidR="00C0619A" w:rsidRPr="00004A7E">
        <w:t xml:space="preserve">d). Similarly synchrony </w:t>
      </w:r>
      <w:r w:rsidR="00004A7E" w:rsidRPr="00004A7E">
        <w:lastRenderedPageBreak/>
        <w:t xml:space="preserve">in recruit abundance </w:t>
      </w:r>
      <w:r w:rsidR="00C0619A" w:rsidRPr="00004A7E">
        <w:t xml:space="preserve">was relatively high in the 1950s, low and stable for approximately 20 years afterward, and finally increased starting in the 1980s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 a dramatic i</w:t>
      </w:r>
      <w:r w:rsidR="00A43A81" w:rsidRPr="00004A7E">
        <w:t>ncre</w:t>
      </w:r>
      <w:r w:rsidR="00004A7E" w:rsidRPr="00004A7E">
        <w:t>ase 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02C0D9D3" w:rsidR="00525C83" w:rsidRPr="00004A7E" w:rsidRDefault="00525C83" w:rsidP="00A91A4F">
      <w:commentRangeStart w:id="5"/>
      <w:proofErr w:type="gramStart"/>
      <w:r w:rsidRPr="00004A7E">
        <w:t>Figure 1</w:t>
      </w:r>
      <w:commentRangeEnd w:id="5"/>
      <w:r w:rsidR="00A66355" w:rsidRPr="00004A7E">
        <w:rPr>
          <w:rStyle w:val="CommentReference"/>
          <w:sz w:val="22"/>
          <w:szCs w:val="22"/>
        </w:rPr>
        <w:commentReference w:id="5"/>
      </w:r>
      <w:r w:rsidRPr="00004A7E">
        <w:t>.</w:t>
      </w:r>
      <w:proofErr w:type="gramEnd"/>
      <w:r w:rsidRPr="00004A7E">
        <w:t xml:space="preserve"> </w:t>
      </w:r>
      <w:proofErr w:type="gramStart"/>
      <w:r w:rsidRPr="00004A7E">
        <w:t>Observed trends in Fraser River sockeye salmon productivity (log (recruits per spawner)), aggregate spawner abundance, and aggregate catch (</w:t>
      </w:r>
      <w:r w:rsidR="00D663FC" w:rsidRPr="00004A7E">
        <w:t>a-c</w:t>
      </w:r>
      <w:r w:rsidRPr="00004A7E">
        <w:t>).</w:t>
      </w:r>
      <w:proofErr w:type="gramEnd"/>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8D1B572" w:rsidR="00353067" w:rsidRPr="00004A7E" w:rsidRDefault="005B527F" w:rsidP="00353067">
      <w:pPr>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45830">
        <w:rPr>
          <w:rFonts w:eastAsiaTheme="minorEastAsia"/>
        </w:rPr>
        <w:t xml:space="preserve"> scenarios (Figure 2)</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commentRangeStart w:id="7"/>
      <w:r w:rsidR="00633411">
        <w:rPr>
          <w:rFonts w:eastAsiaTheme="minorEastAsia"/>
        </w:rPr>
        <w:t>Note 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t>
      </w:r>
      <w:r w:rsidR="00633411">
        <w:rPr>
          <w:rFonts w:eastAsiaTheme="minorEastAsia"/>
        </w:rPr>
        <w:t>that</w:t>
      </w:r>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w:t>
      </w:r>
      <w:r w:rsidR="0016554E">
        <w:rPr>
          <w:rFonts w:eastAsiaTheme="minorEastAsia"/>
        </w:rPr>
        <w:t>, due to stochasticity within the model</w:t>
      </w:r>
      <w:r w:rsidR="00633411">
        <w:rPr>
          <w:rFonts w:eastAsiaTheme="minorEastAsia"/>
        </w:rPr>
        <w:t>.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45830">
      <w:pPr>
        <w:jc w:val="center"/>
        <w:rPr>
          <w:rFonts w:eastAsiaTheme="minorEastAsia"/>
        </w:rPr>
      </w:pPr>
      <w:r>
        <w:rPr>
          <w:rFonts w:eastAsiaTheme="minorEastAsia"/>
          <w:noProof/>
          <w:lang w:eastAsia="en-CA"/>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1C31539A" w:rsidR="0093252F" w:rsidRPr="00004A7E" w:rsidRDefault="0093252F" w:rsidP="00A91A4F">
      <w:pPr>
        <w:rPr>
          <w:rFonts w:eastAsiaTheme="minorEastAsia"/>
        </w:rPr>
      </w:pPr>
      <w:proofErr w:type="gramStart"/>
      <w:r w:rsidRPr="00004A7E">
        <w:rPr>
          <w:rFonts w:eastAsiaTheme="minorEastAsia"/>
        </w:rPr>
        <w:t>Figure 2.</w:t>
      </w:r>
      <w:proofErr w:type="gramEnd"/>
      <w:r w:rsidRPr="00004A7E">
        <w:rPr>
          <w:rFonts w:eastAsiaTheme="minorEastAsia"/>
        </w:rPr>
        <w:t xml:space="preserve"> </w:t>
      </w:r>
      <w:r w:rsidR="0016554E">
        <w:rPr>
          <w:rFonts w:eastAsiaTheme="minorEastAsia"/>
        </w:rPr>
        <w:t>Trends</w:t>
      </w:r>
      <w:r w:rsidRPr="00004A7E">
        <w:rPr>
          <w:rFonts w:eastAsiaTheme="minorEastAsia"/>
        </w:rPr>
        <w:t xml:space="preserve"> in component variability </w:t>
      </w:r>
      <w:r w:rsidR="00511A34" w:rsidRPr="00004A7E">
        <w:rPr>
          <w:rFonts w:eastAsiaTheme="minorEastAsia"/>
        </w:rPr>
        <w:t>and synchrony</w:t>
      </w:r>
      <w:r w:rsidR="00A45830">
        <w:rPr>
          <w:rFonts w:eastAsiaTheme="minorEastAsia"/>
        </w:rPr>
        <w:t xml:space="preserve"> of recruitment</w:t>
      </w:r>
      <w:r w:rsidR="00511A34" w:rsidRPr="00004A7E">
        <w:rPr>
          <w:rFonts w:eastAsiaTheme="minorEastAsia"/>
        </w:rPr>
        <w:t xml:space="preserve"> as a function of </w:t>
      </w:r>
      <m:oMath>
        <m:r>
          <w:rPr>
            <w:rFonts w:ascii="Cambria Math" w:hAnsi="Cambria Math"/>
          </w:rPr>
          <m:t>σ</m:t>
        </m:r>
      </m:oMath>
      <w:r w:rsidR="00511A34" w:rsidRPr="00004A7E">
        <w:t xml:space="preserve"> </w:t>
      </w:r>
      <w:proofErr w:type="gramStart"/>
      <w:r w:rsidR="00511A34" w:rsidRPr="00004A7E">
        <w:t xml:space="preserve">and </w:t>
      </w:r>
      <w:proofErr w:type="gramEnd"/>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7C41AD17" w14:textId="28E8B9F3" w:rsidR="004709A6" w:rsidRPr="00004A7E" w:rsidRDefault="00063326" w:rsidP="0016554E">
      <w:pPr>
        <w:rPr>
          <w:rFonts w:eastAsiaTheme="minorEastAsia"/>
        </w:rPr>
      </w:pPr>
      <w:r w:rsidRPr="00004A7E">
        <w:rPr>
          <w:rFonts w:eastAsiaTheme="minorEastAsia"/>
        </w:rPr>
        <w:tab/>
      </w:r>
      <w:r w:rsidR="0016554E">
        <w:rPr>
          <w:rFonts w:eastAsiaTheme="minorEastAsia"/>
        </w:rPr>
        <w:t>The effects of aggregate variability on conservation-based PMs were strongly dependent on the productivity scenario</w:t>
      </w:r>
    </w:p>
    <w:p w14:paraId="13805121" w14:textId="77777777" w:rsidR="00A43A81" w:rsidRPr="00004A7E" w:rsidRDefault="00A43A81" w:rsidP="00A91A4F"/>
    <w:p w14:paraId="5B411BF9" w14:textId="7D1E04DD" w:rsidR="00A43A81" w:rsidRPr="00004A7E" w:rsidRDefault="0016554E" w:rsidP="0016554E">
      <w:pPr>
        <w:jc w:val="center"/>
        <w:rPr>
          <w:rFonts w:eastAsiaTheme="minorEastAsia"/>
        </w:rPr>
      </w:pPr>
      <w:r>
        <w:rPr>
          <w:rFonts w:eastAsiaTheme="minorEastAsia"/>
          <w:noProof/>
          <w:lang w:eastAsia="en-CA"/>
        </w:rPr>
        <w:drawing>
          <wp:inline distT="0" distB="0" distL="0" distR="0" wp14:anchorId="6F29B843" wp14:editId="7D4C5518">
            <wp:extent cx="4191227" cy="2712550"/>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91497" cy="2712725"/>
                    </a:xfrm>
                    <a:prstGeom prst="rect">
                      <a:avLst/>
                    </a:prstGeom>
                    <a:noFill/>
                    <a:ln>
                      <a:noFill/>
                    </a:ln>
                  </pic:spPr>
                </pic:pic>
              </a:graphicData>
            </a:graphic>
          </wp:inline>
        </w:drawing>
      </w:r>
    </w:p>
    <w:p w14:paraId="4E8B9CE3" w14:textId="6E262346" w:rsidR="00A43A81" w:rsidRPr="00004A7E" w:rsidRDefault="00871917" w:rsidP="00A43A81">
      <w:pPr>
        <w:rPr>
          <w:rFonts w:eastAsiaTheme="minorEastAsia"/>
        </w:rPr>
      </w:pPr>
      <w:proofErr w:type="gramStart"/>
      <w:r w:rsidRPr="00004A7E">
        <w:rPr>
          <w:rFonts w:eastAsiaTheme="minorEastAsia"/>
        </w:rPr>
        <w:t>Figure 3</w:t>
      </w:r>
      <w:r w:rsidR="00A43A81" w:rsidRPr="00004A7E">
        <w:rPr>
          <w:rFonts w:eastAsiaTheme="minorEastAsia"/>
        </w:rPr>
        <w:t>.</w:t>
      </w:r>
      <w:proofErr w:type="gramEnd"/>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Pr="00004A7E">
        <w:rPr>
          <w:rFonts w:eastAsiaTheme="minorEastAsia"/>
        </w:rPr>
        <w:t>formance measures.</w:t>
      </w:r>
      <w:proofErr w:type="gramEnd"/>
      <w:r w:rsidRPr="00004A7E">
        <w:rPr>
          <w:rFonts w:eastAsiaTheme="minorEastAsia"/>
        </w:rPr>
        <w:t xml:space="preserve"> Points represent medians and whiskers 90% posterior interval among </w:t>
      </w:r>
      <w:commentRangeStart w:id="8"/>
      <w:r w:rsidRPr="00004A7E">
        <w:rPr>
          <w:rFonts w:eastAsiaTheme="minorEastAsia"/>
        </w:rPr>
        <w:t xml:space="preserve">250 </w:t>
      </w:r>
      <w:commentRangeEnd w:id="8"/>
      <w:r w:rsidRPr="00004A7E">
        <w:rPr>
          <w:rStyle w:val="CommentReference"/>
          <w:sz w:val="22"/>
          <w:szCs w:val="22"/>
        </w:rPr>
        <w:commentReference w:id="8"/>
      </w:r>
      <w:r w:rsidRPr="00004A7E">
        <w:rPr>
          <w:rFonts w:eastAsiaTheme="minorEastAsia"/>
        </w:rPr>
        <w:t>simulation runs.</w:t>
      </w:r>
    </w:p>
    <w:p w14:paraId="7E015955" w14:textId="1E300DD1" w:rsidR="004709A6" w:rsidRPr="00004A7E" w:rsidRDefault="004709A6" w:rsidP="00A43A81">
      <w:pPr>
        <w:rPr>
          <w:rFonts w:eastAsiaTheme="minorEastAsia"/>
        </w:rPr>
      </w:pPr>
    </w:p>
    <w:p w14:paraId="6EE58B24" w14:textId="0332645E" w:rsidR="002A7AB5" w:rsidRPr="00004A7E" w:rsidRDefault="008164CD" w:rsidP="004709A6">
      <w:pPr>
        <w:ind w:firstLine="720"/>
        <w:rPr>
          <w:rFonts w:eastAsiaTheme="minorEastAsia"/>
        </w:rPr>
      </w:pPr>
      <w:r w:rsidRPr="00004A7E">
        <w:rPr>
          <w:rFonts w:eastAsiaTheme="minorEastAsia"/>
        </w:rPr>
        <w:lastRenderedPageBreak/>
        <w:t xml:space="preserve"> </w:t>
      </w:r>
    </w:p>
    <w:p w14:paraId="2B86A0DE" w14:textId="3F410965" w:rsidR="00871917" w:rsidRPr="00004A7E" w:rsidRDefault="00871917" w:rsidP="00A43A81">
      <w:pPr>
        <w:rPr>
          <w:rFonts w:eastAsiaTheme="minorEastAsia"/>
        </w:rPr>
      </w:pPr>
      <w:r w:rsidRPr="00004A7E">
        <w:rPr>
          <w:rFonts w:eastAsiaTheme="minorEastAsia"/>
        </w:rPr>
        <w:tab/>
      </w:r>
    </w:p>
    <w:p w14:paraId="569677C0" w14:textId="3522ABEA" w:rsidR="004709A6" w:rsidRPr="00004A7E" w:rsidRDefault="004709A6" w:rsidP="004709A6">
      <w:pPr>
        <w:rPr>
          <w:rFonts w:eastAsiaTheme="minorEastAsia"/>
        </w:rPr>
      </w:pPr>
      <w:proofErr w:type="gramStart"/>
      <w:r w:rsidRPr="00004A7E">
        <w:rPr>
          <w:rFonts w:eastAsiaTheme="minorEastAsia"/>
        </w:rPr>
        <w:t>Figure 4.</w:t>
      </w:r>
      <w:proofErr w:type="gramEnd"/>
      <w:r w:rsidRPr="00004A7E">
        <w:rPr>
          <w:rFonts w:eastAsiaTheme="minorEastAsia"/>
        </w:rPr>
        <w:t xml:space="preserve"> </w:t>
      </w:r>
      <w:proofErr w:type="gramStart"/>
      <w:r w:rsidRPr="00004A7E">
        <w:rPr>
          <w:rFonts w:eastAsiaTheme="minorEastAsia"/>
        </w:rPr>
        <w:t>Effects of component variability and synchrony on catch-based performance measures.</w:t>
      </w:r>
      <w:proofErr w:type="gramEnd"/>
      <w:r w:rsidRPr="00004A7E">
        <w:rPr>
          <w:rFonts w:eastAsiaTheme="minorEastAsia"/>
        </w:rPr>
        <w:t xml:space="preserve"> Points represent medians and whiskers 90% posterior interval among </w:t>
      </w:r>
      <w:commentRangeStart w:id="9"/>
      <w:r w:rsidRPr="00004A7E">
        <w:rPr>
          <w:rFonts w:eastAsiaTheme="minorEastAsia"/>
        </w:rPr>
        <w:t xml:space="preserve">250 </w:t>
      </w:r>
      <w:commentRangeEnd w:id="9"/>
      <w:r w:rsidRPr="00004A7E">
        <w:rPr>
          <w:rStyle w:val="CommentReference"/>
          <w:sz w:val="22"/>
          <w:szCs w:val="22"/>
        </w:rPr>
        <w:commentReference w:id="9"/>
      </w:r>
      <w:r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5DA43042"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sidRPr="00004A7E">
        <w:rPr>
          <w:rFonts w:eastAsiaTheme="minorEastAsia"/>
        </w:rPr>
        <w:t>Chilko</w:t>
      </w:r>
      <w:proofErr w:type="spellEnd"/>
      <w:r w:rsidR="00956286" w:rsidRPr="00004A7E">
        <w:rPr>
          <w:rFonts w:eastAsiaTheme="minorEastAsia"/>
        </w:rPr>
        <w:t>) because the depleted CU (</w:t>
      </w:r>
      <w:proofErr w:type="spellStart"/>
      <w:r w:rsidR="00956286" w:rsidRPr="00004A7E">
        <w:rPr>
          <w:rFonts w:eastAsiaTheme="minorEastAsia"/>
        </w:rPr>
        <w:t>Cultus</w:t>
      </w:r>
      <w:proofErr w:type="spellEnd"/>
      <w:r w:rsidR="00956286" w:rsidRPr="00004A7E">
        <w:rPr>
          <w:rFonts w:eastAsiaTheme="minorEastAsia"/>
        </w:rPr>
        <w:t>) did not exhibit a high likelihood of recovery even when component variability was low and intermitted recruitment failures were not incorporated (Figure 5).</w:t>
      </w:r>
      <w:bookmarkStart w:id="10" w:name="_GoBack"/>
      <w:bookmarkEnd w:id="10"/>
      <w:r w:rsidR="00956286" w:rsidRPr="00004A7E">
        <w:rPr>
          <w:rFonts w:eastAsiaTheme="minorEastAsia"/>
        </w:rPr>
        <w:t xml:space="preserve"> </w:t>
      </w:r>
      <w:r w:rsidR="00F8390D" w:rsidRPr="00004A7E">
        <w:rPr>
          <w:rFonts w:eastAsiaTheme="minorEastAsia"/>
        </w:rPr>
        <w:t xml:space="preserve">Median spawner abundance within CUs </w:t>
      </w:r>
      <w:r w:rsidR="00A74EC8" w:rsidRPr="00004A7E">
        <w:rPr>
          <w:rFonts w:eastAsiaTheme="minorEastAsia"/>
        </w:rPr>
        <w:t>did not exhibit strong declines</w:t>
      </w:r>
      <w:r w:rsidR="00F8390D" w:rsidRPr="00004A7E">
        <w:rPr>
          <w:rFonts w:eastAsiaTheme="minorEastAsia"/>
        </w:rPr>
        <w:t xml:space="preserve"> when CV</w:t>
      </w:r>
      <w:r w:rsidR="00F8390D" w:rsidRPr="00004A7E">
        <w:rPr>
          <w:rFonts w:eastAsiaTheme="minorEastAsia"/>
          <w:vertAlign w:val="subscript"/>
        </w:rPr>
        <w:t>C</w:t>
      </w:r>
      <w:r w:rsidR="00F8390D" w:rsidRPr="00004A7E">
        <w:rPr>
          <w:rFonts w:eastAsiaTheme="minorEastAsia"/>
        </w:rPr>
        <w:t xml:space="preserve"> was held constant and synchrony increased (Figure S1).</w:t>
      </w:r>
    </w:p>
    <w:p w14:paraId="0383F8C4" w14:textId="3D1237B8" w:rsidR="006C2754" w:rsidRPr="00004A7E" w:rsidRDefault="00B56327" w:rsidP="004C69D7">
      <w:pPr>
        <w:spacing w:line="240" w:lineRule="auto"/>
        <w:jc w:val="center"/>
      </w:pPr>
      <w:r w:rsidRPr="00004A7E">
        <w:rPr>
          <w:rStyle w:val="CommentReference"/>
          <w:sz w:val="22"/>
          <w:szCs w:val="22"/>
        </w:rPr>
        <w:commentReference w:id="11"/>
      </w:r>
    </w:p>
    <w:p w14:paraId="371B7F5F" w14:textId="3A73E216" w:rsidR="008E6657" w:rsidRPr="00004A7E" w:rsidRDefault="008E6657" w:rsidP="008E6657">
      <w:proofErr w:type="gramStart"/>
      <w:r w:rsidRPr="00004A7E">
        <w:t>Figure 5.</w:t>
      </w:r>
      <w:proofErr w:type="gramEnd"/>
      <w:r w:rsidRPr="00004A7E">
        <w:t xml:space="preserve"> Distributions of CU-specific median spawner abundance (among 250 trials) across different levels of component variability (shading) and two productivity regimes for </w:t>
      </w:r>
      <w:proofErr w:type="spellStart"/>
      <w:r w:rsidRPr="00004A7E">
        <w:t>Chilko</w:t>
      </w:r>
      <w:proofErr w:type="spellEnd"/>
      <w:r w:rsidRPr="00004A7E">
        <w:t xml:space="preserve"> (top) and </w:t>
      </w:r>
      <w:proofErr w:type="spellStart"/>
      <w:r w:rsidRPr="00004A7E">
        <w:t>Cultus</w:t>
      </w:r>
      <w:proofErr w:type="spellEnd"/>
      <w:r w:rsidRPr="00004A7E">
        <w:t xml:space="preserve"> (bottom) CUs. The vertical dashed line represents each CU’s upper biological benchmark (</w:t>
      </w:r>
      <w:proofErr w:type="spellStart"/>
      <w:r w:rsidRPr="00004A7E">
        <w:t>S</w:t>
      </w:r>
      <w:r w:rsidRPr="00004A7E">
        <w:rPr>
          <w:vertAlign w:val="subscript"/>
        </w:rPr>
        <w:t>msy</w:t>
      </w:r>
      <w:proofErr w:type="spellEnd"/>
      <w:r w:rsidRPr="00004A7E">
        <w:t>). Simulations included moderate synchrony among CUs (</w:t>
      </w:r>
      <m:oMath>
        <m:r>
          <w:rPr>
            <w:rFonts w:ascii="Cambria Math" w:hAnsi="Cambria Math"/>
          </w:rPr>
          <m:t>ρ</m:t>
        </m:r>
      </m:oMath>
      <w:r w:rsidRPr="00004A7E">
        <w:rPr>
          <w:rFonts w:eastAsiaTheme="minorEastAsia"/>
        </w:rPr>
        <w:t xml:space="preserve"> = 0.5).</w:t>
      </w:r>
      <w:r w:rsidRPr="00004A7E">
        <w:t xml:space="preserve"> Note that x-axes differ between CUs.</w:t>
      </w:r>
    </w:p>
    <w:p w14:paraId="35DF2748" w14:textId="7EF05805" w:rsidR="00F8390D" w:rsidRPr="00004A7E" w:rsidRDefault="00A74EC8" w:rsidP="002D6BA6">
      <w:pPr>
        <w:jc w:val="center"/>
      </w:pPr>
      <w:r w:rsidRPr="00004A7E">
        <w:rPr>
          <w:rStyle w:val="CommentReference"/>
          <w:sz w:val="22"/>
          <w:szCs w:val="22"/>
        </w:rPr>
        <w:commentReference w:id="12"/>
      </w:r>
    </w:p>
    <w:p w14:paraId="670FE2F0" w14:textId="167BFA5C" w:rsidR="00F8390D" w:rsidRPr="00004A7E" w:rsidRDefault="00F8390D" w:rsidP="00F8390D">
      <w:r w:rsidRPr="00004A7E">
        <w:t xml:space="preserve">Figure S1. Distributions of CU-specific median spawner abundance (among 250 trials) across different levels of synchrony (shading) and two productivity regimes for </w:t>
      </w:r>
      <w:proofErr w:type="spellStart"/>
      <w:r w:rsidRPr="00004A7E">
        <w:t>Chilko</w:t>
      </w:r>
      <w:proofErr w:type="spellEnd"/>
      <w:r w:rsidRPr="00004A7E">
        <w:t xml:space="preserve"> (top) and </w:t>
      </w:r>
      <w:proofErr w:type="spellStart"/>
      <w:r w:rsidRPr="00004A7E">
        <w:t>Cultus</w:t>
      </w:r>
      <w:proofErr w:type="spellEnd"/>
      <w:r w:rsidRPr="00004A7E">
        <w:t xml:space="preserve"> (bottom) CUs. The vertical dashed line represents each CU’s upper biological benchmark (</w:t>
      </w:r>
      <w:proofErr w:type="spellStart"/>
      <w:r w:rsidRPr="00004A7E">
        <w:t>S</w:t>
      </w:r>
      <w:r w:rsidRPr="00004A7E">
        <w:rPr>
          <w:vertAlign w:val="subscript"/>
        </w:rPr>
        <w:t>msy</w:t>
      </w:r>
      <w:proofErr w:type="spellEnd"/>
      <w:r w:rsidRPr="00004A7E">
        <w:t>). Simulations included moderate synchrony among CUs (</w:t>
      </w:r>
      <w:r w:rsidR="00A74EC8" w:rsidRPr="00004A7E">
        <w:rPr>
          <w:rFonts w:eastAsiaTheme="minorEastAsia"/>
        </w:rPr>
        <w:t>1.0</w:t>
      </w:r>
      <m:oMath>
        <m:r>
          <w:rPr>
            <w:rFonts w:ascii="Cambria Math" w:hAnsi="Cambria Math"/>
          </w:rPr>
          <m:t>σ</m:t>
        </m:r>
      </m:oMath>
      <w:r w:rsidRPr="00004A7E">
        <w:rPr>
          <w:rFonts w:eastAsiaTheme="minorEastAsia"/>
        </w:rPr>
        <w:t>).</w:t>
      </w:r>
      <w:r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77777777" w:rsidR="000E43A3" w:rsidRPr="00004A7E" w:rsidRDefault="000E43A3" w:rsidP="000E43A3">
      <w:pPr>
        <w:ind w:firstLine="720"/>
      </w:pPr>
      <w:commentRangeStart w:id="13"/>
      <w:r w:rsidRPr="00004A7E">
        <w:t xml:space="preserve">A range </w:t>
      </w:r>
      <w:commentRangeEnd w:id="13"/>
      <w:r w:rsidRPr="00004A7E">
        <w:rPr>
          <w:rStyle w:val="CommentReference"/>
          <w:sz w:val="22"/>
          <w:szCs w:val="22"/>
        </w:rPr>
        <w:commentReference w:id="13"/>
      </w:r>
      <w:r w:rsidRPr="00004A7E">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004A7E">
        <w:t>metapopulations</w:t>
      </w:r>
      <w:proofErr w:type="spellEnd"/>
      <w:r w:rsidRPr="00004A7E">
        <w:t xml:space="preserve"> is often associated with connectivity (i.e. dispersal). Although Fraser River sockeye salmon likely function as a </w:t>
      </w:r>
      <w:proofErr w:type="spellStart"/>
      <w:r w:rsidRPr="00004A7E">
        <w:t>metapopulation</w:t>
      </w:r>
      <w:proofErr w:type="spellEnd"/>
      <w:r w:rsidRPr="00004A7E">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w:t>
      </w:r>
      <w:r w:rsidRPr="00004A7E">
        <w:lastRenderedPageBreak/>
        <w:t>Fraser River sockeye salmon, such mechanisms may be more likely to occur during marine residence, when populations from throughout North America migrate to the Gulf of Alaska.</w:t>
      </w:r>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lastRenderedPageBreak/>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02T11:00:00Z" w:initials="D">
    <w:p w14:paraId="0EF4E9EE" w14:textId="77777777" w:rsidR="005419E4" w:rsidRDefault="005419E4" w:rsidP="00DB21CE">
      <w:pPr>
        <w:pStyle w:val="CommentText"/>
      </w:pPr>
      <w:r>
        <w:rPr>
          <w:rStyle w:val="CommentReference"/>
        </w:rPr>
        <w:annotationRef/>
      </w:r>
      <w:r>
        <w:t>Not sure if we want to subdivide by red-amber and amber-green</w:t>
      </w:r>
    </w:p>
  </w:comment>
  <w:comment w:id="1" w:author="Cameron Freshwater" w:date="2018-10-09T14:51:00Z" w:initials="CF">
    <w:p w14:paraId="1075D0A1" w14:textId="16F8FD71" w:rsidR="005419E4" w:rsidRDefault="005419E4" w:rsidP="00DB21CE">
      <w:pPr>
        <w:pStyle w:val="CommentText"/>
      </w:pPr>
      <w:r>
        <w:rPr>
          <w:rStyle w:val="CommentReference"/>
        </w:rPr>
        <w:annotationRef/>
      </w:r>
      <w:r>
        <w:t xml:space="preserve"> </w:t>
      </w:r>
    </w:p>
    <w:p w14:paraId="12D15DE6" w14:textId="7BFBD768" w:rsidR="005419E4" w:rsidRPr="00D31645" w:rsidRDefault="005419E4"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2" w:author="DFO-MPO" w:date="2018-10-11T09:05:00Z" w:initials="D">
    <w:p w14:paraId="4782763F" w14:textId="15A82DB8" w:rsidR="005419E4" w:rsidRDefault="005419E4">
      <w:pPr>
        <w:pStyle w:val="CommentText"/>
      </w:pPr>
      <w:r>
        <w:rPr>
          <w:rStyle w:val="CommentReference"/>
        </w:rPr>
        <w:annotationRef/>
      </w:r>
      <w:r>
        <w:rPr>
          <w:rStyle w:val="CommentReference"/>
        </w:rPr>
        <w:t>Think this warrants a full section as a supplement?</w:t>
      </w:r>
    </w:p>
  </w:comment>
  <w:comment w:id="3" w:author="DFO-MPO" w:date="2018-10-11T13:20:00Z" w:initials="D">
    <w:p w14:paraId="501E66DD" w14:textId="158E5880" w:rsidR="005419E4" w:rsidRDefault="005419E4">
      <w:pPr>
        <w:pStyle w:val="CommentText"/>
      </w:pPr>
      <w:r>
        <w:rPr>
          <w:rStyle w:val="CommentReference"/>
        </w:rPr>
        <w:annotationRef/>
      </w:r>
      <w:r>
        <w:t>Unless anyone objects, I’ll move this to a supplementary figure, but thought it was helpful to have here for now.</w:t>
      </w:r>
    </w:p>
  </w:comment>
  <w:comment w:id="4" w:author="DFO-MPO" w:date="2018-10-11T09:15:00Z" w:initials="D">
    <w:p w14:paraId="6FF80270" w14:textId="61E721E8" w:rsidR="005419E4" w:rsidRDefault="005419E4">
      <w:pPr>
        <w:pStyle w:val="CommentText"/>
      </w:pPr>
      <w:r>
        <w:rPr>
          <w:rStyle w:val="CommentReference"/>
        </w:rPr>
        <w:annotationRef/>
      </w:r>
      <w:r>
        <w:t>Should the difference between recently observed trends in recruitment synchrony be explained here or left in the results.</w:t>
      </w:r>
    </w:p>
  </w:comment>
  <w:comment w:id="5" w:author="DFO-MPO" w:date="2018-10-11T13:31:00Z" w:initials="D">
    <w:p w14:paraId="7D26776E" w14:textId="307C1DB6" w:rsidR="005419E4" w:rsidRDefault="005419E4">
      <w:pPr>
        <w:pStyle w:val="CommentText"/>
      </w:pPr>
      <w:r>
        <w:rPr>
          <w:rStyle w:val="CommentReference"/>
        </w:rPr>
        <w:annotationRef/>
      </w:r>
      <w:r w:rsidR="00004A7E">
        <w:t xml:space="preserve">Trends have changed due to a) switch to recruit abundance and b) larger y-axes for CV (due to percentile intervals). </w:t>
      </w:r>
    </w:p>
  </w:comment>
  <w:comment w:id="7" w:author="DFO-MPO" w:date="2018-10-11T14:44:00Z" w:initials="D">
    <w:p w14:paraId="7D7A8B92" w14:textId="3FA3C2AC" w:rsidR="00633411" w:rsidRDefault="00633411">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09-02T14:33:00Z" w:initials="CF">
    <w:p w14:paraId="2D38F0B1" w14:textId="77777777" w:rsidR="005419E4" w:rsidRDefault="005419E4" w:rsidP="00871917">
      <w:pPr>
        <w:pStyle w:val="CommentText"/>
      </w:pPr>
      <w:r>
        <w:rPr>
          <w:rStyle w:val="CommentReference"/>
        </w:rPr>
        <w:annotationRef/>
      </w:r>
      <w:r>
        <w:t>This will be bumped up for final run.</w:t>
      </w:r>
    </w:p>
  </w:comment>
  <w:comment w:id="9" w:author="Cameron Freshwater" w:date="2018-09-03T10:32:00Z" w:initials="CF">
    <w:p w14:paraId="657CDEA2" w14:textId="77777777" w:rsidR="005419E4" w:rsidRDefault="005419E4" w:rsidP="004709A6">
      <w:pPr>
        <w:pStyle w:val="CommentText"/>
      </w:pPr>
      <w:r>
        <w:rPr>
          <w:rStyle w:val="CommentReference"/>
        </w:rPr>
        <w:annotationRef/>
      </w:r>
      <w:r>
        <w:t>This will be bumped up for final run.</w:t>
      </w:r>
    </w:p>
  </w:comment>
  <w:comment w:id="11" w:author="Cameron Freshwater" w:date="2018-09-03T19:11:00Z" w:initials="CF">
    <w:p w14:paraId="406B830F" w14:textId="1FCD59A0" w:rsidR="005419E4" w:rsidRDefault="005419E4">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5419E4" w:rsidRDefault="005419E4">
      <w:pPr>
        <w:pStyle w:val="CommentText"/>
      </w:pPr>
    </w:p>
    <w:p w14:paraId="23F4047A" w14:textId="0C0451AD" w:rsidR="005419E4" w:rsidRDefault="005419E4">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12" w:author="Cameron Freshwater" w:date="2018-09-03T19:31:00Z" w:initials="CF">
    <w:p w14:paraId="7EDC2E30" w14:textId="128F6C11" w:rsidR="005419E4" w:rsidRDefault="005419E4">
      <w:pPr>
        <w:pStyle w:val="CommentText"/>
      </w:pPr>
      <w:r>
        <w:rPr>
          <w:rStyle w:val="CommentReference"/>
        </w:rPr>
        <w:annotationRef/>
      </w:r>
      <w:r>
        <w:t>If retained this will go in a supplement</w:t>
      </w:r>
    </w:p>
  </w:comment>
  <w:comment w:id="13" w:author="DFO-MPO" w:date="2018-08-20T10:28:00Z" w:initials="D">
    <w:p w14:paraId="6569B4E5" w14:textId="77777777" w:rsidR="005419E4" w:rsidRDefault="005419E4"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419E4"/>
    <w:rsid w:val="0056120F"/>
    <w:rsid w:val="005641CB"/>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755C"/>
    <w:rsid w:val="006068C0"/>
    <w:rsid w:val="006259E0"/>
    <w:rsid w:val="006301C5"/>
    <w:rsid w:val="00633411"/>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2162B"/>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6814"/>
    <w:rsid w:val="008A4835"/>
    <w:rsid w:val="008B18F2"/>
    <w:rsid w:val="008B4C24"/>
    <w:rsid w:val="008C1650"/>
    <w:rsid w:val="008C1951"/>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789"/>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E67C3-8F8B-413A-912F-BCDBC8B60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15</Pages>
  <Words>8125</Words>
  <Characters>4631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16</cp:revision>
  <cp:lastPrinted>2018-05-03T17:52:00Z</cp:lastPrinted>
  <dcterms:created xsi:type="dcterms:W3CDTF">2018-10-06T16:58:00Z</dcterms:created>
  <dcterms:modified xsi:type="dcterms:W3CDTF">2018-10-1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